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A41C5" w14:textId="77777777" w:rsidR="00F92074" w:rsidRDefault="000269AF">
      <w:pPr>
        <w:ind w:left="3828" w:firstLine="283"/>
        <w:rPr>
          <w:rFonts w:ascii="Times New Roman" w:eastAsia="Times New Roman" w:hAnsi="Times New Roman" w:cs="Times New Roman"/>
          <w:sz w:val="20"/>
          <w:szCs w:val="20"/>
        </w:rPr>
      </w:pPr>
      <w:r>
        <w:rPr>
          <w:rFonts w:ascii="Times New Roman" w:eastAsia="Times New Roman" w:hAnsi="Times New Roman" w:cs="Times New Roman"/>
          <w:noProof/>
          <w:sz w:val="20"/>
          <w:szCs w:val="20"/>
          <w:lang w:val="en-US"/>
        </w:rPr>
        <w:drawing>
          <wp:inline distT="0" distB="0" distL="0" distR="0" wp14:anchorId="71A6DDEE" wp14:editId="299CEB20">
            <wp:extent cx="723900" cy="733425"/>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723900" cy="733425"/>
                    </a:xfrm>
                    <a:prstGeom prst="rect">
                      <a:avLst/>
                    </a:prstGeom>
                    <a:ln/>
                  </pic:spPr>
                </pic:pic>
              </a:graphicData>
            </a:graphic>
          </wp:inline>
        </w:drawing>
      </w:r>
    </w:p>
    <w:p w14:paraId="505A30EE" w14:textId="77777777" w:rsidR="00F92074" w:rsidRDefault="00F92074">
      <w:pPr>
        <w:spacing w:before="5"/>
        <w:rPr>
          <w:rFonts w:ascii="Times New Roman" w:eastAsia="Times New Roman" w:hAnsi="Times New Roman" w:cs="Times New Roman"/>
          <w:sz w:val="10"/>
          <w:szCs w:val="10"/>
        </w:rPr>
      </w:pPr>
    </w:p>
    <w:p w14:paraId="2F13F8CC" w14:textId="77777777" w:rsidR="00F92074" w:rsidRDefault="000269AF">
      <w:pPr>
        <w:ind w:left="2160" w:right="208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 Lembar Kerja Praktikum</w:t>
      </w:r>
    </w:p>
    <w:p w14:paraId="2C3C77E3" w14:textId="77777777" w:rsidR="00F92074" w:rsidRDefault="000269AF">
      <w:pPr>
        <w:spacing w:before="48"/>
        <w:ind w:left="9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Mata Kuliah  KOM 1231 Rekayasa Perangkat Lunak</w:t>
      </w:r>
    </w:p>
    <w:p w14:paraId="26D007C6" w14:textId="77777777" w:rsidR="00F92074" w:rsidRDefault="000269AF" w:rsidP="00496913">
      <w:pPr>
        <w:spacing w:before="48"/>
        <w:ind w:left="2127" w:right="2367"/>
        <w:jc w:val="center"/>
        <w:rPr>
          <w:rFonts w:ascii="Times New Roman" w:eastAsia="Times New Roman" w:hAnsi="Times New Roman" w:cs="Times New Roman"/>
          <w:sz w:val="13"/>
          <w:szCs w:val="13"/>
        </w:rPr>
      </w:pPr>
      <w:r>
        <w:rPr>
          <w:rFonts w:ascii="Times New Roman" w:eastAsia="Times New Roman" w:hAnsi="Times New Roman" w:cs="Times New Roman"/>
          <w:b/>
        </w:rPr>
        <w:t>Semester Genap Tahun Akademik 202</w:t>
      </w:r>
      <w:r w:rsidR="00E02DE7">
        <w:rPr>
          <w:rFonts w:ascii="Times New Roman" w:eastAsia="Times New Roman" w:hAnsi="Times New Roman" w:cs="Times New Roman"/>
          <w:b/>
        </w:rPr>
        <w:t>2</w:t>
      </w:r>
      <w:r>
        <w:rPr>
          <w:rFonts w:ascii="Times New Roman" w:eastAsia="Times New Roman" w:hAnsi="Times New Roman" w:cs="Times New Roman"/>
          <w:b/>
        </w:rPr>
        <w:t>/202</w:t>
      </w:r>
      <w:r w:rsidR="00E02DE7">
        <w:rPr>
          <w:rFonts w:ascii="Times New Roman" w:eastAsia="Times New Roman" w:hAnsi="Times New Roman" w:cs="Times New Roman"/>
          <w:b/>
        </w:rPr>
        <w:t>3</w:t>
      </w:r>
    </w:p>
    <w:p w14:paraId="15C6F546" w14:textId="77777777" w:rsidR="00F92074" w:rsidRDefault="00000000">
      <w:pPr>
        <w:rPr>
          <w:rFonts w:ascii="Times New Roman" w:eastAsia="Times New Roman" w:hAnsi="Times New Roman" w:cs="Times New Roman"/>
          <w:sz w:val="24"/>
          <w:szCs w:val="24"/>
        </w:rPr>
      </w:pPr>
      <w:r>
        <w:pict w14:anchorId="03F4E140">
          <v:rect id="_x0000_i1025" style="width:0;height:1.5pt" o:hralign="center" o:hrstd="t" o:hr="t" fillcolor="#a0a0a0" stroked="f"/>
        </w:pict>
      </w:r>
    </w:p>
    <w:p w14:paraId="0CBC36B4" w14:textId="77777777" w:rsidR="00F92074" w:rsidRDefault="000269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aktikum ke-1 : Software &amp; Software Engineering</w:t>
      </w:r>
    </w:p>
    <w:p w14:paraId="2B8B5AAE" w14:textId="77777777" w:rsidR="00F92074" w:rsidRDefault="000269A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nggal : </w:t>
      </w:r>
      <w:r w:rsidR="00B05729">
        <w:rPr>
          <w:rFonts w:ascii="Times New Roman" w:eastAsia="Times New Roman" w:hAnsi="Times New Roman" w:cs="Times New Roman"/>
          <w:b/>
          <w:sz w:val="24"/>
          <w:szCs w:val="24"/>
        </w:rPr>
        <w:t>3</w:t>
      </w:r>
      <w:r w:rsidR="00012874">
        <w:rPr>
          <w:rFonts w:ascii="Times New Roman" w:eastAsia="Times New Roman" w:hAnsi="Times New Roman" w:cs="Times New Roman"/>
          <w:b/>
          <w:sz w:val="24"/>
          <w:szCs w:val="24"/>
        </w:rPr>
        <w:t>0</w:t>
      </w:r>
      <w:r>
        <w:rPr>
          <w:rFonts w:ascii="Times New Roman" w:eastAsia="Times New Roman" w:hAnsi="Times New Roman" w:cs="Times New Roman"/>
          <w:b/>
          <w:sz w:val="24"/>
          <w:szCs w:val="24"/>
        </w:rPr>
        <w:t xml:space="preserve"> Januari 202</w:t>
      </w:r>
      <w:r w:rsidR="00B05729">
        <w:rPr>
          <w:rFonts w:ascii="Times New Roman" w:eastAsia="Times New Roman" w:hAnsi="Times New Roman" w:cs="Times New Roman"/>
          <w:b/>
          <w:sz w:val="24"/>
          <w:szCs w:val="24"/>
        </w:rPr>
        <w:t>3</w:t>
      </w:r>
    </w:p>
    <w:p w14:paraId="1C227D09" w14:textId="77777777" w:rsidR="00F92074" w:rsidRDefault="00F92074">
      <w:pPr>
        <w:jc w:val="center"/>
        <w:rPr>
          <w:rFonts w:ascii="Times New Roman" w:eastAsia="Times New Roman" w:hAnsi="Times New Roman" w:cs="Times New Roman"/>
          <w:b/>
          <w:sz w:val="24"/>
          <w:szCs w:val="24"/>
        </w:rPr>
      </w:pPr>
    </w:p>
    <w:p w14:paraId="57BAD7B4" w14:textId="79BFAC5F" w:rsidR="00BC1FF7" w:rsidRDefault="00BC1FF7">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nggota Kelompok</w:t>
      </w:r>
    </w:p>
    <w:p w14:paraId="4944C1EE" w14:textId="7D88B641" w:rsidR="00572D9A" w:rsidRPr="00572D9A" w:rsidRDefault="00572D9A" w:rsidP="00572D9A">
      <w:pPr>
        <w:pStyle w:val="ListParagraph"/>
        <w:numPr>
          <w:ilvl w:val="0"/>
          <w:numId w:val="6"/>
        </w:numPr>
        <w:jc w:val="both"/>
        <w:rPr>
          <w:rFonts w:ascii="Times New Roman" w:eastAsia="Times New Roman" w:hAnsi="Times New Roman" w:cs="Times New Roman"/>
          <w:bCs/>
          <w:sz w:val="24"/>
          <w:szCs w:val="24"/>
        </w:rPr>
      </w:pPr>
      <w:r w:rsidRPr="00572D9A">
        <w:rPr>
          <w:rFonts w:ascii="Times New Roman" w:eastAsia="Times New Roman" w:hAnsi="Times New Roman" w:cs="Times New Roman"/>
          <w:bCs/>
          <w:sz w:val="24"/>
          <w:szCs w:val="24"/>
        </w:rPr>
        <w:t>Halida Fiadnin</w:t>
      </w:r>
    </w:p>
    <w:p w14:paraId="06B83662" w14:textId="26AE0909" w:rsidR="00572D9A" w:rsidRPr="00572D9A" w:rsidRDefault="00572D9A" w:rsidP="00572D9A">
      <w:pPr>
        <w:pStyle w:val="ListParagraph"/>
        <w:numPr>
          <w:ilvl w:val="0"/>
          <w:numId w:val="6"/>
        </w:numPr>
        <w:jc w:val="both"/>
        <w:rPr>
          <w:rFonts w:ascii="Times New Roman" w:eastAsia="Times New Roman" w:hAnsi="Times New Roman" w:cs="Times New Roman"/>
          <w:bCs/>
          <w:sz w:val="24"/>
          <w:szCs w:val="24"/>
        </w:rPr>
      </w:pPr>
      <w:r w:rsidRPr="00572D9A">
        <w:rPr>
          <w:rFonts w:ascii="Times New Roman" w:eastAsia="Times New Roman" w:hAnsi="Times New Roman" w:cs="Times New Roman"/>
          <w:bCs/>
          <w:sz w:val="24"/>
          <w:szCs w:val="24"/>
        </w:rPr>
        <w:t>Mirza Hafiz Muhammad</w:t>
      </w:r>
    </w:p>
    <w:p w14:paraId="20273E42" w14:textId="77777777" w:rsidR="00BC1FF7" w:rsidRDefault="00BC1FF7">
      <w:pPr>
        <w:jc w:val="both"/>
        <w:rPr>
          <w:rFonts w:ascii="Times New Roman" w:eastAsia="Times New Roman" w:hAnsi="Times New Roman" w:cs="Times New Roman"/>
          <w:b/>
          <w:sz w:val="24"/>
          <w:szCs w:val="24"/>
        </w:rPr>
      </w:pPr>
    </w:p>
    <w:p w14:paraId="7223821B" w14:textId="35F20143" w:rsidR="00F92074" w:rsidRDefault="000269AF">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ujuan : </w:t>
      </w:r>
    </w:p>
    <w:p w14:paraId="57433CB8" w14:textId="77777777" w:rsidR="00F92074" w:rsidRPr="00B05729" w:rsidRDefault="000269AF" w:rsidP="005B77FC">
      <w:pPr>
        <w:numPr>
          <w:ilvl w:val="0"/>
          <w:numId w:val="1"/>
        </w:numPr>
        <w:jc w:val="both"/>
        <w:rPr>
          <w:rFonts w:ascii="Times New Roman" w:eastAsia="Times New Roman" w:hAnsi="Times New Roman" w:cs="Times New Roman"/>
          <w:sz w:val="24"/>
          <w:szCs w:val="24"/>
        </w:rPr>
      </w:pPr>
      <w:r w:rsidRPr="00B05729">
        <w:rPr>
          <w:rFonts w:ascii="Times New Roman" w:eastAsia="Times New Roman" w:hAnsi="Times New Roman" w:cs="Times New Roman"/>
          <w:sz w:val="24"/>
          <w:szCs w:val="24"/>
        </w:rPr>
        <w:t xml:space="preserve">Mahasiswa dapat memahami definisi </w:t>
      </w:r>
      <w:r w:rsidR="00B05729" w:rsidRPr="00B05729">
        <w:rPr>
          <w:rFonts w:ascii="Times New Roman" w:eastAsia="Times New Roman" w:hAnsi="Times New Roman" w:cs="Times New Roman"/>
          <w:sz w:val="24"/>
          <w:szCs w:val="24"/>
        </w:rPr>
        <w:t>perangkat lunak</w:t>
      </w:r>
      <w:r w:rsidRPr="00B05729">
        <w:rPr>
          <w:rFonts w:ascii="Times New Roman" w:eastAsia="Times New Roman" w:hAnsi="Times New Roman" w:cs="Times New Roman"/>
          <w:sz w:val="24"/>
          <w:szCs w:val="24"/>
        </w:rPr>
        <w:t xml:space="preserve">, proses </w:t>
      </w:r>
      <w:r w:rsidR="00B05729" w:rsidRPr="00B05729">
        <w:rPr>
          <w:rFonts w:ascii="Times New Roman" w:eastAsia="Times New Roman" w:hAnsi="Times New Roman" w:cs="Times New Roman"/>
          <w:sz w:val="24"/>
          <w:szCs w:val="24"/>
        </w:rPr>
        <w:t>perangkat lunak</w:t>
      </w:r>
      <w:r w:rsidRPr="00B05729">
        <w:rPr>
          <w:rFonts w:ascii="Times New Roman" w:eastAsia="Times New Roman" w:hAnsi="Times New Roman" w:cs="Times New Roman"/>
          <w:sz w:val="24"/>
          <w:szCs w:val="24"/>
        </w:rPr>
        <w:t xml:space="preserve">, dan </w:t>
      </w:r>
      <w:r w:rsidR="00B05729">
        <w:rPr>
          <w:rFonts w:ascii="Times New Roman" w:eastAsia="Times New Roman" w:hAnsi="Times New Roman" w:cs="Times New Roman"/>
          <w:sz w:val="24"/>
          <w:szCs w:val="24"/>
        </w:rPr>
        <w:t>rekayasa perangkat lunak (</w:t>
      </w:r>
      <w:r w:rsidR="00B05729" w:rsidRPr="00B05729">
        <w:rPr>
          <w:rFonts w:ascii="Times New Roman" w:eastAsia="Times New Roman" w:hAnsi="Times New Roman" w:cs="Times New Roman"/>
          <w:i/>
          <w:sz w:val="24"/>
          <w:szCs w:val="24"/>
        </w:rPr>
        <w:t>software engineering</w:t>
      </w:r>
      <w:r w:rsidR="00B05729">
        <w:rPr>
          <w:rFonts w:ascii="Times New Roman" w:eastAsia="Times New Roman" w:hAnsi="Times New Roman" w:cs="Times New Roman"/>
          <w:sz w:val="24"/>
          <w:szCs w:val="24"/>
        </w:rPr>
        <w:t>)</w:t>
      </w:r>
      <w:r w:rsidRPr="00B05729">
        <w:rPr>
          <w:rFonts w:ascii="Times New Roman" w:eastAsia="Times New Roman" w:hAnsi="Times New Roman" w:cs="Times New Roman"/>
          <w:sz w:val="24"/>
          <w:szCs w:val="24"/>
        </w:rPr>
        <w:t>.</w:t>
      </w:r>
    </w:p>
    <w:p w14:paraId="497D42DF" w14:textId="77777777" w:rsidR="00F92074" w:rsidRDefault="000269AF" w:rsidP="00B05729">
      <w:pPr>
        <w:numPr>
          <w:ilvl w:val="0"/>
          <w:numId w:val="1"/>
        </w:numPr>
        <w:spacing w:after="120"/>
        <w:ind w:left="714" w:hanging="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siswa dapat menentukan topik, deskripsi, serta tujuan dari perangkat lunak yang akan dikembangkan</w:t>
      </w:r>
      <w:r w:rsidR="00B05729">
        <w:rPr>
          <w:rFonts w:ascii="Times New Roman" w:eastAsia="Times New Roman" w:hAnsi="Times New Roman" w:cs="Times New Roman"/>
          <w:sz w:val="24"/>
          <w:szCs w:val="24"/>
        </w:rPr>
        <w:t>.</w:t>
      </w:r>
    </w:p>
    <w:p w14:paraId="657B51A8" w14:textId="77777777" w:rsidR="003129B7" w:rsidRDefault="000269AF">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w:t>
      </w:r>
      <w:r w:rsidRPr="003129B7">
        <w:rPr>
          <w:rFonts w:ascii="Times New Roman" w:eastAsia="Times New Roman" w:hAnsi="Times New Roman" w:cs="Times New Roman"/>
          <w:b/>
          <w:sz w:val="24"/>
          <w:szCs w:val="24"/>
        </w:rPr>
        <w:t xml:space="preserve">ensi :  </w:t>
      </w:r>
    </w:p>
    <w:p w14:paraId="46F88268" w14:textId="77777777" w:rsidR="003129B7" w:rsidRPr="003129B7" w:rsidRDefault="003129B7" w:rsidP="003129B7">
      <w:pPr>
        <w:ind w:left="709" w:hanging="426"/>
        <w:jc w:val="both"/>
        <w:rPr>
          <w:rFonts w:ascii="Times New Roman" w:hAnsi="Times New Roman" w:cs="Times New Roman"/>
          <w:noProof/>
          <w:sz w:val="24"/>
          <w:szCs w:val="24"/>
        </w:rPr>
      </w:pPr>
      <w:r w:rsidRPr="003129B7">
        <w:rPr>
          <w:rFonts w:ascii="Times New Roman" w:hAnsi="Times New Roman" w:cs="Times New Roman"/>
          <w:noProof/>
          <w:sz w:val="24"/>
          <w:szCs w:val="24"/>
        </w:rPr>
        <w:t xml:space="preserve">Pressman RS, Maxim BR. 2020. </w:t>
      </w:r>
      <w:r w:rsidRPr="003129B7">
        <w:rPr>
          <w:rFonts w:ascii="Times New Roman" w:hAnsi="Times New Roman" w:cs="Times New Roman"/>
          <w:i/>
          <w:iCs/>
          <w:noProof/>
          <w:sz w:val="24"/>
          <w:szCs w:val="24"/>
        </w:rPr>
        <w:t>Software engineering: A practitioner’s approach</w:t>
      </w:r>
      <w:r w:rsidRPr="003129B7">
        <w:rPr>
          <w:rFonts w:ascii="Times New Roman" w:hAnsi="Times New Roman" w:cs="Times New Roman"/>
          <w:noProof/>
          <w:sz w:val="24"/>
          <w:szCs w:val="24"/>
        </w:rPr>
        <w:t>. Ninth Edit. New York, USA: McGraw-Hill Education</w:t>
      </w:r>
      <w:r w:rsidR="000269AF">
        <w:rPr>
          <w:rFonts w:ascii="Times New Roman" w:eastAsia="Times New Roman" w:hAnsi="Times New Roman" w:cs="Times New Roman"/>
          <w:sz w:val="24"/>
          <w:szCs w:val="24"/>
        </w:rPr>
        <w:t>.</w:t>
      </w:r>
      <w:r w:rsidRPr="003129B7">
        <w:rPr>
          <w:rFonts w:ascii="Times New Roman" w:hAnsi="Times New Roman" w:cs="Times New Roman"/>
          <w:sz w:val="24"/>
          <w:szCs w:val="24"/>
          <w:highlight w:val="yellow"/>
        </w:rPr>
        <w:fldChar w:fldCharType="begin" w:fldLock="1"/>
      </w:r>
      <w:r w:rsidRPr="003129B7">
        <w:rPr>
          <w:rFonts w:ascii="Times New Roman" w:hAnsi="Times New Roman" w:cs="Times New Roman"/>
          <w:sz w:val="24"/>
          <w:szCs w:val="24"/>
          <w:highlight w:val="yellow"/>
        </w:rPr>
        <w:instrText xml:space="preserve">ADDIN Mendeley Bibliography CSL_BIBLIOGRAPHY </w:instrText>
      </w:r>
      <w:r w:rsidRPr="003129B7">
        <w:rPr>
          <w:rFonts w:ascii="Times New Roman" w:hAnsi="Times New Roman" w:cs="Times New Roman"/>
          <w:sz w:val="24"/>
          <w:szCs w:val="24"/>
          <w:highlight w:val="yellow"/>
        </w:rPr>
        <w:fldChar w:fldCharType="separate"/>
      </w:r>
    </w:p>
    <w:p w14:paraId="46AFAA98" w14:textId="77777777" w:rsidR="003129B7" w:rsidRPr="003129B7" w:rsidRDefault="003129B7" w:rsidP="00B05729">
      <w:pPr>
        <w:spacing w:after="120"/>
        <w:ind w:left="709" w:hanging="425"/>
        <w:jc w:val="both"/>
        <w:rPr>
          <w:rFonts w:ascii="Times New Roman" w:eastAsia="Times New Roman" w:hAnsi="Times New Roman" w:cs="Times New Roman"/>
          <w:sz w:val="24"/>
          <w:szCs w:val="24"/>
        </w:rPr>
      </w:pPr>
      <w:r w:rsidRPr="003129B7">
        <w:rPr>
          <w:rFonts w:ascii="Times New Roman" w:hAnsi="Times New Roman" w:cs="Times New Roman"/>
          <w:noProof/>
          <w:sz w:val="24"/>
          <w:szCs w:val="24"/>
        </w:rPr>
        <w:t xml:space="preserve">Suroso AI, Syukur M, Hermadi I, Rachmaniah M. 2022. </w:t>
      </w:r>
      <w:r w:rsidRPr="003129B7">
        <w:rPr>
          <w:rFonts w:ascii="Times New Roman" w:hAnsi="Times New Roman" w:cs="Times New Roman"/>
          <w:i/>
          <w:iCs/>
          <w:noProof/>
          <w:sz w:val="24"/>
          <w:szCs w:val="24"/>
        </w:rPr>
        <w:t>Sistem Enterprise Komoditi Pangan Strategis</w:t>
      </w:r>
      <w:r w:rsidRPr="003129B7">
        <w:rPr>
          <w:rFonts w:ascii="Times New Roman" w:hAnsi="Times New Roman" w:cs="Times New Roman"/>
          <w:noProof/>
          <w:sz w:val="24"/>
          <w:szCs w:val="24"/>
        </w:rPr>
        <w:t>. Bogor Indonesia: PT Penerbit IPB Press.</w:t>
      </w:r>
      <w:r w:rsidRPr="003129B7">
        <w:rPr>
          <w:rFonts w:ascii="Times New Roman" w:hAnsi="Times New Roman" w:cs="Times New Roman"/>
          <w:sz w:val="24"/>
          <w:szCs w:val="24"/>
          <w:highlight w:val="yellow"/>
        </w:rPr>
        <w:fldChar w:fldCharType="end"/>
      </w:r>
    </w:p>
    <w:p w14:paraId="5C3068C0" w14:textId="77777777" w:rsidR="00F92074" w:rsidRDefault="000269AF">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Output (yang harus di submit) : </w:t>
      </w:r>
      <w:r>
        <w:rPr>
          <w:rFonts w:ascii="Times New Roman" w:eastAsia="Times New Roman" w:hAnsi="Times New Roman" w:cs="Times New Roman"/>
          <w:sz w:val="24"/>
          <w:szCs w:val="24"/>
        </w:rPr>
        <w:t xml:space="preserve">Jawaban pertanyaan &amp; tugas proyek sesuai </w:t>
      </w:r>
      <w:r w:rsidR="00B05729">
        <w:rPr>
          <w:rFonts w:ascii="Times New Roman" w:eastAsia="Times New Roman" w:hAnsi="Times New Roman" w:cs="Times New Roman"/>
          <w:i/>
          <w:sz w:val="24"/>
          <w:szCs w:val="24"/>
        </w:rPr>
        <w:t>Materi Pertemuan Kuliah</w:t>
      </w:r>
    </w:p>
    <w:p w14:paraId="482F7E4B" w14:textId="77777777" w:rsidR="00F92074" w:rsidRDefault="000269AF" w:rsidP="00B05729">
      <w:pPr>
        <w:spacing w:before="1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Deadline submit : </w:t>
      </w:r>
      <w:r w:rsidR="00B05729" w:rsidRPr="00B05729">
        <w:rPr>
          <w:rFonts w:ascii="Times New Roman" w:eastAsia="Times New Roman" w:hAnsi="Times New Roman" w:cs="Times New Roman"/>
          <w:b/>
          <w:sz w:val="24"/>
          <w:szCs w:val="24"/>
        </w:rPr>
        <w:t xml:space="preserve">30 </w:t>
      </w:r>
      <w:r w:rsidRPr="00B05729">
        <w:rPr>
          <w:rFonts w:ascii="Times New Roman" w:eastAsia="Times New Roman" w:hAnsi="Times New Roman" w:cs="Times New Roman"/>
          <w:b/>
          <w:sz w:val="24"/>
          <w:szCs w:val="24"/>
        </w:rPr>
        <w:t>Januari 202</w:t>
      </w:r>
      <w:r w:rsidR="00B05729" w:rsidRPr="00B05729">
        <w:rPr>
          <w:rFonts w:ascii="Times New Roman" w:eastAsia="Times New Roman" w:hAnsi="Times New Roman" w:cs="Times New Roman"/>
          <w:b/>
          <w:sz w:val="24"/>
          <w:szCs w:val="24"/>
        </w:rPr>
        <w:t>3</w:t>
      </w:r>
      <w:r w:rsidRPr="00B05729">
        <w:rPr>
          <w:rFonts w:ascii="Times New Roman" w:eastAsia="Times New Roman" w:hAnsi="Times New Roman" w:cs="Times New Roman"/>
          <w:b/>
          <w:sz w:val="24"/>
          <w:szCs w:val="24"/>
        </w:rPr>
        <w:t xml:space="preserve"> jam 23:59</w:t>
      </w:r>
    </w:p>
    <w:p w14:paraId="610CD657" w14:textId="77777777" w:rsidR="00F92074" w:rsidRDefault="00F92074">
      <w:pPr>
        <w:jc w:val="both"/>
        <w:rPr>
          <w:rFonts w:ascii="Times New Roman" w:eastAsia="Times New Roman" w:hAnsi="Times New Roman" w:cs="Times New Roman"/>
          <w:sz w:val="24"/>
          <w:szCs w:val="24"/>
        </w:rPr>
      </w:pPr>
    </w:p>
    <w:p w14:paraId="4487B24E" w14:textId="77A6FD93" w:rsidR="00F92074" w:rsidRPr="00406F06" w:rsidRDefault="000269AF" w:rsidP="00496913">
      <w:pPr>
        <w:numPr>
          <w:ilvl w:val="0"/>
          <w:numId w:val="2"/>
        </w:numPr>
        <w:spacing w:after="120"/>
        <w:ind w:hanging="357"/>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ugas Terstruktur</w:t>
      </w:r>
      <w:r w:rsidR="00012874">
        <w:rPr>
          <w:rFonts w:ascii="Times New Roman" w:eastAsia="Times New Roman" w:hAnsi="Times New Roman" w:cs="Times New Roman"/>
          <w:b/>
          <w:sz w:val="24"/>
          <w:szCs w:val="24"/>
        </w:rPr>
        <w:t xml:space="preserve"> Mandiri/Individual</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diskusikan</w:t>
      </w:r>
      <w:r w:rsidR="00012874">
        <w:rPr>
          <w:rFonts w:ascii="Times New Roman" w:eastAsia="Times New Roman" w:hAnsi="Times New Roman" w:cs="Times New Roman"/>
          <w:sz w:val="24"/>
          <w:szCs w:val="24"/>
        </w:rPr>
        <w:t xml:space="preserve"> dengan kelompok</w:t>
      </w:r>
      <w:r>
        <w:rPr>
          <w:rFonts w:ascii="Times New Roman" w:eastAsia="Times New Roman" w:hAnsi="Times New Roman" w:cs="Times New Roman"/>
          <w:sz w:val="24"/>
          <w:szCs w:val="24"/>
        </w:rPr>
        <w:t xml:space="preserve"> dan jawablah </w:t>
      </w:r>
      <w:r w:rsidR="00012874">
        <w:rPr>
          <w:rFonts w:ascii="Times New Roman" w:eastAsia="Times New Roman" w:hAnsi="Times New Roman" w:cs="Times New Roman"/>
          <w:sz w:val="24"/>
          <w:szCs w:val="24"/>
        </w:rPr>
        <w:t>secara mandiri/individual</w:t>
      </w:r>
      <w:r>
        <w:rPr>
          <w:rFonts w:ascii="Times New Roman" w:eastAsia="Times New Roman" w:hAnsi="Times New Roman" w:cs="Times New Roman"/>
          <w:sz w:val="24"/>
          <w:szCs w:val="24"/>
        </w:rPr>
        <w:t>)</w:t>
      </w:r>
      <w:r w:rsidR="00496913">
        <w:rPr>
          <w:rFonts w:ascii="Times New Roman" w:eastAsia="Times New Roman" w:hAnsi="Times New Roman" w:cs="Times New Roman"/>
          <w:sz w:val="24"/>
          <w:szCs w:val="24"/>
        </w:rPr>
        <w:t xml:space="preserve"> (</w:t>
      </w:r>
      <w:r w:rsidR="00496913" w:rsidRPr="008A14E1">
        <w:rPr>
          <w:rFonts w:ascii="Times New Roman" w:eastAsia="Times New Roman" w:hAnsi="Times New Roman" w:cs="Times New Roman"/>
          <w:b/>
          <w:sz w:val="24"/>
          <w:szCs w:val="24"/>
        </w:rPr>
        <w:t>Nilai</w:t>
      </w:r>
      <w:r w:rsidR="00496913">
        <w:rPr>
          <w:rFonts w:ascii="Times New Roman" w:eastAsia="Times New Roman" w:hAnsi="Times New Roman" w:cs="Times New Roman"/>
          <w:b/>
          <w:sz w:val="24"/>
          <w:szCs w:val="24"/>
        </w:rPr>
        <w:t>: 4</w:t>
      </w:r>
      <w:r w:rsidR="00496913" w:rsidRPr="008A14E1">
        <w:rPr>
          <w:rFonts w:ascii="Times New Roman" w:eastAsia="Times New Roman" w:hAnsi="Times New Roman" w:cs="Times New Roman"/>
          <w:b/>
          <w:sz w:val="24"/>
          <w:szCs w:val="24"/>
        </w:rPr>
        <w:t>0</w:t>
      </w:r>
      <w:r w:rsidR="00496913">
        <w:rPr>
          <w:rFonts w:ascii="Times New Roman" w:eastAsia="Times New Roman" w:hAnsi="Times New Roman" w:cs="Times New Roman"/>
          <w:sz w:val="24"/>
          <w:szCs w:val="24"/>
        </w:rPr>
        <w:t>)</w:t>
      </w:r>
    </w:p>
    <w:p w14:paraId="5C5AEE95" w14:textId="77777777" w:rsidR="00406F06" w:rsidRDefault="00406F06" w:rsidP="00406F06">
      <w:pPr>
        <w:spacing w:after="120"/>
        <w:jc w:val="both"/>
        <w:rPr>
          <w:rFonts w:ascii="Times New Roman" w:eastAsia="Times New Roman" w:hAnsi="Times New Roman" w:cs="Times New Roman"/>
          <w:b/>
          <w:sz w:val="24"/>
          <w:szCs w:val="24"/>
        </w:rPr>
      </w:pPr>
    </w:p>
    <w:p w14:paraId="24D026FD" w14:textId="310FFEA0"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 xml:space="preserve">Berikan setidaknya lima contoh tambahan tentang bagaimana </w:t>
      </w:r>
      <w:r w:rsidRPr="00406F06">
        <w:rPr>
          <w:rFonts w:ascii="Times New Roman" w:eastAsia="Times New Roman" w:hAnsi="Times New Roman" w:cs="Times New Roman"/>
          <w:b/>
          <w:bCs/>
          <w:i/>
          <w:sz w:val="24"/>
          <w:szCs w:val="24"/>
        </w:rPr>
        <w:t>the law of unintended consequences</w:t>
      </w:r>
      <w:r w:rsidRPr="00406F06">
        <w:rPr>
          <w:rFonts w:ascii="Times New Roman" w:eastAsia="Times New Roman" w:hAnsi="Times New Roman" w:cs="Times New Roman"/>
          <w:b/>
          <w:bCs/>
          <w:sz w:val="24"/>
          <w:szCs w:val="24"/>
        </w:rPr>
        <w:t xml:space="preserve"> berlaku untuk perangkat lunak komputer.</w:t>
      </w:r>
    </w:p>
    <w:p w14:paraId="57D19643" w14:textId="77777777" w:rsidR="000926D5" w:rsidRDefault="00DB2482"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p>
    <w:p w14:paraId="4DA8056F" w14:textId="69B1D203" w:rsidR="00DB2482" w:rsidRDefault="000926D5" w:rsidP="000926D5">
      <w:pPr>
        <w:pStyle w:val="ListParagraph"/>
        <w:numPr>
          <w:ilvl w:val="0"/>
          <w:numId w:val="5"/>
        </w:numPr>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unculnya motif kejahatan</w:t>
      </w:r>
      <w:r w:rsidRPr="00092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alui perangkat lunak (penipuan, pencurian)</w:t>
      </w:r>
    </w:p>
    <w:p w14:paraId="65D2B4F9" w14:textId="5C465F02" w:rsidR="000926D5" w:rsidRDefault="000926D5" w:rsidP="000926D5">
      <w:pPr>
        <w:pStyle w:val="ListParagraph"/>
        <w:numPr>
          <w:ilvl w:val="0"/>
          <w:numId w:val="5"/>
        </w:numPr>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danya kebocoran data pengguna perangkat lunak</w:t>
      </w:r>
    </w:p>
    <w:p w14:paraId="12B7C870" w14:textId="68DF1A58" w:rsidR="000926D5" w:rsidRDefault="000926D5" w:rsidP="000926D5">
      <w:pPr>
        <w:pStyle w:val="ListParagraph"/>
        <w:numPr>
          <w:ilvl w:val="0"/>
          <w:numId w:val="5"/>
        </w:numPr>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kurangnya interaksi sosial karena banyak digantikan perannya oleh perangkat lunak</w:t>
      </w:r>
    </w:p>
    <w:p w14:paraId="52029881" w14:textId="799BD10A" w:rsidR="000926D5" w:rsidRDefault="000926D5" w:rsidP="000926D5">
      <w:pPr>
        <w:pStyle w:val="ListParagraph"/>
        <w:numPr>
          <w:ilvl w:val="0"/>
          <w:numId w:val="5"/>
        </w:numPr>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sebarnya informasi digital yang tidak sesuai dengan fakta (hoax)</w:t>
      </w:r>
    </w:p>
    <w:p w14:paraId="69AF7899" w14:textId="374EE45A" w:rsidR="000926D5" w:rsidRPr="000926D5" w:rsidRDefault="000926D5" w:rsidP="000926D5">
      <w:pPr>
        <w:pStyle w:val="ListParagraph"/>
        <w:numPr>
          <w:ilvl w:val="0"/>
          <w:numId w:val="5"/>
        </w:numPr>
        <w:spacing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langnya hal-hal tradisional karena sudah tergantikan oleh era digitalisasi</w:t>
      </w:r>
    </w:p>
    <w:p w14:paraId="60748AC7" w14:textId="21FE3034"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Berikan sejumlah contoh (baik positif maupun negatif) yang menunjukkan dampak perangkat lunak pada masyarakat kita.</w:t>
      </w:r>
    </w:p>
    <w:p w14:paraId="4FA7F459" w14:textId="77777777" w:rsidR="002E575D" w:rsidRDefault="00DB2482" w:rsidP="002E575D">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wab : </w:t>
      </w:r>
    </w:p>
    <w:p w14:paraId="2F71701C" w14:textId="03F7ACAC" w:rsidR="002E575D" w:rsidRPr="002E575D" w:rsidRDefault="002E575D" w:rsidP="002E575D">
      <w:pPr>
        <w:spacing w:after="120"/>
        <w:ind w:left="1080"/>
        <w:jc w:val="both"/>
        <w:rPr>
          <w:rFonts w:ascii="Times New Roman" w:eastAsia="Times New Roman" w:hAnsi="Times New Roman" w:cs="Times New Roman"/>
          <w:sz w:val="24"/>
          <w:szCs w:val="24"/>
        </w:rPr>
      </w:pPr>
      <w:r w:rsidRPr="002E575D">
        <w:rPr>
          <w:rFonts w:ascii="Times New Roman" w:eastAsia="Times New Roman" w:hAnsi="Times New Roman" w:cs="Times New Roman"/>
          <w:sz w:val="24"/>
          <w:szCs w:val="24"/>
        </w:rPr>
        <w:t xml:space="preserve">Beberapa dampak positif dari perangkat lunak, yaitu memudahkan masyarakat kita berinteraksi dengan orang yang jauh dari jangkauannya,  dapat meningkatkan pertumbuhan ekonomi dengan adanya e-commerce, dan melepaskan penat dengan bermain game secukupnya. </w:t>
      </w:r>
    </w:p>
    <w:p w14:paraId="2F8C00F3" w14:textId="2DE6A293" w:rsidR="00DB2482" w:rsidRDefault="002E575D" w:rsidP="002E575D">
      <w:pPr>
        <w:spacing w:after="120"/>
        <w:ind w:left="1080"/>
        <w:jc w:val="both"/>
        <w:rPr>
          <w:rFonts w:ascii="Times New Roman" w:eastAsia="Times New Roman" w:hAnsi="Times New Roman" w:cs="Times New Roman"/>
          <w:sz w:val="24"/>
          <w:szCs w:val="24"/>
        </w:rPr>
      </w:pPr>
      <w:r w:rsidRPr="002E575D">
        <w:rPr>
          <w:rFonts w:ascii="Times New Roman" w:eastAsia="Times New Roman" w:hAnsi="Times New Roman" w:cs="Times New Roman"/>
          <w:sz w:val="24"/>
          <w:szCs w:val="24"/>
        </w:rPr>
        <w:t>Beberapa dampak negatif dari perangkat lunak, yaitu menjauhkan kita dengan orang yang ada di sekitar kita, bisa kecanduan bermain game, dan jenis-jenis kriminalitas bisa meningkat dengan dilakukan secara online seperti penculikan, penipuan, serta pembobolan.</w:t>
      </w:r>
    </w:p>
    <w:p w14:paraId="71FCF072" w14:textId="689B1FE4"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 xml:space="preserve">Menurut </w:t>
      </w:r>
      <w:r w:rsidR="00C70B65" w:rsidRPr="00406F06">
        <w:rPr>
          <w:rFonts w:ascii="Times New Roman" w:eastAsia="Times New Roman" w:hAnsi="Times New Roman" w:cs="Times New Roman"/>
          <w:b/>
          <w:bCs/>
          <w:sz w:val="24"/>
          <w:szCs w:val="24"/>
        </w:rPr>
        <w:t>Anda</w:t>
      </w:r>
      <w:r w:rsidRPr="00406F06">
        <w:rPr>
          <w:rFonts w:ascii="Times New Roman" w:eastAsia="Times New Roman" w:hAnsi="Times New Roman" w:cs="Times New Roman"/>
          <w:b/>
          <w:bCs/>
          <w:sz w:val="24"/>
          <w:szCs w:val="24"/>
        </w:rPr>
        <w:t xml:space="preserve"> mengapa butuh waktu yang lama untuk menyelesaikan pembuatan perangkat lunak?</w:t>
      </w:r>
    </w:p>
    <w:p w14:paraId="6EEB6468" w14:textId="77777777" w:rsidR="002E575D"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wab : </w:t>
      </w:r>
    </w:p>
    <w:p w14:paraId="22236DCF" w14:textId="7955E2D1" w:rsidR="000926D5"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buatan perangkat lunak membutuhkan waktu yang lama dalam pembuatannya karena harus melalui beberapa tahap</w:t>
      </w:r>
      <w:r w:rsidR="00406F06">
        <w:rPr>
          <w:rFonts w:ascii="Times New Roman" w:eastAsia="Times New Roman" w:hAnsi="Times New Roman" w:cs="Times New Roman"/>
          <w:sz w:val="24"/>
          <w:szCs w:val="24"/>
        </w:rPr>
        <w:t xml:space="preserve"> dimulai dari analisis kebutuhan pengguna, perencanaan, pembuatan desain, implementasi, testing, sampai deployment dan maintenance. Semua tahap ini membutuhkan waktu yang tidak sebentar.</w:t>
      </w:r>
    </w:p>
    <w:p w14:paraId="0FA144CC" w14:textId="3AE0C5CE"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 xml:space="preserve">Menurut </w:t>
      </w:r>
      <w:r w:rsidR="00C70B65" w:rsidRPr="00406F06">
        <w:rPr>
          <w:rFonts w:ascii="Times New Roman" w:eastAsia="Times New Roman" w:hAnsi="Times New Roman" w:cs="Times New Roman"/>
          <w:b/>
          <w:bCs/>
          <w:sz w:val="24"/>
          <w:szCs w:val="24"/>
        </w:rPr>
        <w:t>Anda</w:t>
      </w:r>
      <w:r w:rsidRPr="00406F06">
        <w:rPr>
          <w:rFonts w:ascii="Times New Roman" w:eastAsia="Times New Roman" w:hAnsi="Times New Roman" w:cs="Times New Roman"/>
          <w:b/>
          <w:bCs/>
          <w:sz w:val="24"/>
          <w:szCs w:val="24"/>
        </w:rPr>
        <w:t xml:space="preserve"> mengapa kita tidak dapat menemukan semua </w:t>
      </w:r>
      <w:r w:rsidRPr="00406F06">
        <w:rPr>
          <w:rFonts w:ascii="Times New Roman" w:eastAsia="Times New Roman" w:hAnsi="Times New Roman" w:cs="Times New Roman"/>
          <w:b/>
          <w:bCs/>
          <w:i/>
          <w:sz w:val="24"/>
          <w:szCs w:val="24"/>
        </w:rPr>
        <w:t>error</w:t>
      </w:r>
      <w:r w:rsidRPr="00406F06">
        <w:rPr>
          <w:rFonts w:ascii="Times New Roman" w:eastAsia="Times New Roman" w:hAnsi="Times New Roman" w:cs="Times New Roman"/>
          <w:b/>
          <w:bCs/>
          <w:sz w:val="24"/>
          <w:szCs w:val="24"/>
        </w:rPr>
        <w:t xml:space="preserve"> sebelum kita  memberikan perangkat lunak kepada pelanggan?</w:t>
      </w:r>
    </w:p>
    <w:p w14:paraId="5C113CF0" w14:textId="5777ECFB" w:rsidR="000926D5"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r w:rsidR="00406F06">
        <w:rPr>
          <w:rFonts w:ascii="Times New Roman" w:eastAsia="Times New Roman" w:hAnsi="Times New Roman" w:cs="Times New Roman"/>
          <w:sz w:val="24"/>
          <w:szCs w:val="24"/>
        </w:rPr>
        <w:t xml:space="preserve"> </w:t>
      </w:r>
    </w:p>
    <w:p w14:paraId="2ECB351F" w14:textId="324CB065" w:rsidR="002E575D" w:rsidRDefault="002E575D" w:rsidP="000926D5">
      <w:pPr>
        <w:spacing w:after="120"/>
        <w:ind w:left="1080"/>
        <w:jc w:val="both"/>
        <w:rPr>
          <w:rFonts w:ascii="Times New Roman" w:eastAsia="Times New Roman" w:hAnsi="Times New Roman" w:cs="Times New Roman"/>
          <w:sz w:val="24"/>
          <w:szCs w:val="24"/>
        </w:rPr>
      </w:pPr>
      <w:r w:rsidRPr="002E575D">
        <w:rPr>
          <w:rFonts w:ascii="Times New Roman" w:eastAsia="Times New Roman" w:hAnsi="Times New Roman" w:cs="Times New Roman"/>
          <w:sz w:val="24"/>
          <w:szCs w:val="24"/>
        </w:rPr>
        <w:t>Karena ketika kita memberikan produk software yang telah kita buat kepada pelanggan, kita akan mendapatkan feedback dari sudut pandang yang berbeda, sehingga hal ini memunculkan error-error baru dari pengalaman pelanggan.</w:t>
      </w:r>
    </w:p>
    <w:p w14:paraId="38D8F17E" w14:textId="1E6B0015"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 xml:space="preserve">Menurut </w:t>
      </w:r>
      <w:r w:rsidR="00C70B65" w:rsidRPr="00406F06">
        <w:rPr>
          <w:rFonts w:ascii="Times New Roman" w:eastAsia="Times New Roman" w:hAnsi="Times New Roman" w:cs="Times New Roman"/>
          <w:b/>
          <w:bCs/>
          <w:sz w:val="24"/>
          <w:szCs w:val="24"/>
        </w:rPr>
        <w:t>Anda</w:t>
      </w:r>
      <w:r w:rsidRPr="00406F06">
        <w:rPr>
          <w:rFonts w:ascii="Times New Roman" w:eastAsia="Times New Roman" w:hAnsi="Times New Roman" w:cs="Times New Roman"/>
          <w:b/>
          <w:bCs/>
          <w:sz w:val="24"/>
          <w:szCs w:val="24"/>
        </w:rPr>
        <w:t xml:space="preserve"> mengapa kita menghabiskan banyak waktu dan tenaga untuk memelihara (</w:t>
      </w:r>
      <w:r w:rsidRPr="00406F06">
        <w:rPr>
          <w:rFonts w:ascii="Times New Roman" w:eastAsia="Times New Roman" w:hAnsi="Times New Roman" w:cs="Times New Roman"/>
          <w:b/>
          <w:bCs/>
          <w:i/>
          <w:sz w:val="24"/>
          <w:szCs w:val="24"/>
        </w:rPr>
        <w:t>maintaining</w:t>
      </w:r>
      <w:r w:rsidRPr="00406F06">
        <w:rPr>
          <w:rFonts w:ascii="Times New Roman" w:eastAsia="Times New Roman" w:hAnsi="Times New Roman" w:cs="Times New Roman"/>
          <w:b/>
          <w:bCs/>
          <w:sz w:val="24"/>
          <w:szCs w:val="24"/>
        </w:rPr>
        <w:t>) program yang ada?</w:t>
      </w:r>
    </w:p>
    <w:p w14:paraId="09EEDAAF" w14:textId="7C3E8158" w:rsidR="000926D5" w:rsidRDefault="000926D5" w:rsidP="00275B42">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r w:rsidR="00275B42">
        <w:rPr>
          <w:rFonts w:ascii="Times New Roman" w:eastAsia="Times New Roman" w:hAnsi="Times New Roman" w:cs="Times New Roman"/>
          <w:sz w:val="24"/>
          <w:szCs w:val="24"/>
        </w:rPr>
        <w:t xml:space="preserve"> Maintenance program perlu dilakukan oleh pengembang secara berkala atau bisa juga ketika terjadi error. Maintenance diperlukan untuk memperbaiki </w:t>
      </w:r>
      <w:r w:rsidR="00275B42">
        <w:rPr>
          <w:rFonts w:ascii="Times New Roman" w:eastAsia="Times New Roman" w:hAnsi="Times New Roman" w:cs="Times New Roman"/>
          <w:sz w:val="24"/>
          <w:szCs w:val="24"/>
        </w:rPr>
        <w:lastRenderedPageBreak/>
        <w:t>kesalahan ataupun peningkatan kualitas. Maintenance yang dilakukan untuk memperbaiki kesalahan memerlukan waktu dan tenaga yang tidak sedikit karena pengembang harus segera menyelesaikan masalah tersebut sebelum masalah menjadi lebih besar. Dalam menyelesaikan masalah tersebut, tidak jarang menghasilkan masalah lain membuat pengembang mengeluarkan banyak waktu dan tenaga</w:t>
      </w:r>
      <w:r w:rsidR="002E575D">
        <w:rPr>
          <w:rFonts w:ascii="Times New Roman" w:eastAsia="Times New Roman" w:hAnsi="Times New Roman" w:cs="Times New Roman"/>
          <w:sz w:val="24"/>
          <w:szCs w:val="24"/>
        </w:rPr>
        <w:t>.</w:t>
      </w:r>
    </w:p>
    <w:p w14:paraId="75B54F21" w14:textId="25A8E01E"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Beberapa aplikasi modern berubah setiap waktunya, seperti sebelum disajikan kepada pengguna dan setelah versi pertama dirilis dan digunakan. Berikan saran membangun perangkat lunak untuk menghentikan kerusakan akibat perubahan-perubahan yang terjadi.</w:t>
      </w:r>
    </w:p>
    <w:p w14:paraId="5AAA984B" w14:textId="4B5D6943" w:rsidR="000926D5"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p>
    <w:p w14:paraId="599BF9AB" w14:textId="0B9A7F88" w:rsidR="002E575D" w:rsidRDefault="002E575D" w:rsidP="000926D5">
      <w:pPr>
        <w:spacing w:after="120"/>
        <w:ind w:left="1080"/>
        <w:jc w:val="both"/>
        <w:rPr>
          <w:rFonts w:ascii="Times New Roman" w:eastAsia="Times New Roman" w:hAnsi="Times New Roman" w:cs="Times New Roman"/>
          <w:sz w:val="24"/>
          <w:szCs w:val="24"/>
        </w:rPr>
      </w:pPr>
      <w:r w:rsidRPr="002E575D">
        <w:rPr>
          <w:rFonts w:ascii="Times New Roman" w:eastAsia="Times New Roman" w:hAnsi="Times New Roman" w:cs="Times New Roman"/>
          <w:sz w:val="24"/>
          <w:szCs w:val="24"/>
        </w:rPr>
        <w:t>Menurut saya, dalam membangun suatu perangkat lunak, diperlukan efisiensi dalam membuatnya. Seperti membuat desain sesimpel mungkin tapi tetap memiliki art yang baik, membuat alur program seefektif mungkin, dan membuat kode program sesimpel mungkin sehingga ketika pemeliharaan dilakukan/terdapat perubahan pada perangkat lunak, kita dapat menyelesaikan dengan baik.</w:t>
      </w:r>
    </w:p>
    <w:p w14:paraId="47A99575" w14:textId="66DCBCD3" w:rsidR="00F92074" w:rsidRPr="00406F0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406F06">
        <w:rPr>
          <w:rFonts w:ascii="Times New Roman" w:eastAsia="Times New Roman" w:hAnsi="Times New Roman" w:cs="Times New Roman"/>
          <w:b/>
          <w:bCs/>
          <w:sz w:val="24"/>
          <w:szCs w:val="24"/>
        </w:rPr>
        <w:t xml:space="preserve">Perhatikan tujuh kategori perangkat lunak. Menurut </w:t>
      </w:r>
      <w:r w:rsidR="00C70B65" w:rsidRPr="00406F06">
        <w:rPr>
          <w:rFonts w:ascii="Times New Roman" w:eastAsia="Times New Roman" w:hAnsi="Times New Roman" w:cs="Times New Roman"/>
          <w:b/>
          <w:bCs/>
          <w:sz w:val="24"/>
          <w:szCs w:val="24"/>
        </w:rPr>
        <w:t>Anda</w:t>
      </w:r>
      <w:r w:rsidRPr="00406F06">
        <w:rPr>
          <w:rFonts w:ascii="Times New Roman" w:eastAsia="Times New Roman" w:hAnsi="Times New Roman" w:cs="Times New Roman"/>
          <w:b/>
          <w:bCs/>
          <w:sz w:val="24"/>
          <w:szCs w:val="24"/>
        </w:rPr>
        <w:t xml:space="preserve"> apakah pendekatan yang sama untuk pengembangan perangkat lunak dapat diterapkan untuk masing-masing kategori? Jelaskan!</w:t>
      </w:r>
    </w:p>
    <w:p w14:paraId="3D44E71C" w14:textId="1782E829" w:rsidR="000926D5"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p>
    <w:p w14:paraId="0835EAF2" w14:textId="7628064D" w:rsidR="002E575D" w:rsidRDefault="002E575D" w:rsidP="002E575D">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lakukan pendekatan yang sama untuk tiap kategori perangkat lunak dinilai kurang memungkinkan. Hal ini karena tiap perangkat lunak memiliki cara bekerja yang berbeda dan memiliki penggunaan yang berbeda.</w:t>
      </w:r>
    </w:p>
    <w:p w14:paraId="4FD775B5" w14:textId="05895E44" w:rsidR="00F92074" w:rsidRPr="002E575D"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2E575D">
        <w:rPr>
          <w:rFonts w:ascii="Times New Roman" w:eastAsia="Times New Roman" w:hAnsi="Times New Roman" w:cs="Times New Roman"/>
          <w:b/>
          <w:bCs/>
          <w:sz w:val="24"/>
          <w:szCs w:val="24"/>
        </w:rPr>
        <w:t xml:space="preserve">Ketika perangkat lunak menjadi lebih luas, risiko untuk publik (karena kesalahan program) menjadi perhatian yang sangat signifikan. Buatlah </w:t>
      </w:r>
      <w:r w:rsidRPr="002E575D">
        <w:rPr>
          <w:rFonts w:ascii="Times New Roman" w:eastAsia="Times New Roman" w:hAnsi="Times New Roman" w:cs="Times New Roman"/>
          <w:b/>
          <w:bCs/>
          <w:i/>
          <w:sz w:val="24"/>
          <w:szCs w:val="24"/>
        </w:rPr>
        <w:t>doomsday</w:t>
      </w:r>
      <w:r w:rsidRPr="002E575D">
        <w:rPr>
          <w:rFonts w:ascii="Times New Roman" w:eastAsia="Times New Roman" w:hAnsi="Times New Roman" w:cs="Times New Roman"/>
          <w:b/>
          <w:bCs/>
          <w:sz w:val="24"/>
          <w:szCs w:val="24"/>
        </w:rPr>
        <w:t xml:space="preserve"> skenario yang masih realistis di mana kegagalan program komputer dapat menyebabkan kerugian besar, baik secara ekonomi maupun manusia.</w:t>
      </w:r>
    </w:p>
    <w:p w14:paraId="01F219EB" w14:textId="411B29F2" w:rsidR="000926D5"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p>
    <w:p w14:paraId="4A2502D4" w14:textId="63E80CA2" w:rsidR="002E575D" w:rsidRDefault="002E575D" w:rsidP="000926D5">
      <w:pPr>
        <w:spacing w:after="120"/>
        <w:ind w:left="1080"/>
        <w:jc w:val="both"/>
        <w:rPr>
          <w:rFonts w:ascii="Times New Roman" w:eastAsia="Times New Roman" w:hAnsi="Times New Roman" w:cs="Times New Roman"/>
          <w:sz w:val="24"/>
          <w:szCs w:val="24"/>
        </w:rPr>
      </w:pPr>
      <w:r w:rsidRPr="002E575D">
        <w:rPr>
          <w:rFonts w:ascii="Times New Roman" w:eastAsia="Times New Roman" w:hAnsi="Times New Roman" w:cs="Times New Roman"/>
          <w:sz w:val="24"/>
          <w:szCs w:val="24"/>
        </w:rPr>
        <w:t xml:space="preserve">Suatu vendor diminta membuat suatu aplikasi dimana aplikasi tersebut digunakan untuk menyimpan uang elektronik, lalu ketika telah usai, perusahaan tidak mengetahui bahwa sistem keamanan aplikasi tersebut masih sangat dasar. Sehingga ketika aplikasi mulai diluncurkan dan orang-orang mulai </w:t>
      </w:r>
      <w:r w:rsidRPr="002E575D">
        <w:rPr>
          <w:rFonts w:ascii="Times New Roman" w:eastAsia="Times New Roman" w:hAnsi="Times New Roman" w:cs="Times New Roman"/>
          <w:sz w:val="24"/>
          <w:szCs w:val="24"/>
        </w:rPr>
        <w:lastRenderedPageBreak/>
        <w:t>menggunakannya, aplikasi mudah dibobol dan akan mengakibatkan kerugian ekonomi dari user dan kegagalan perusahaan tersebut.</w:t>
      </w:r>
    </w:p>
    <w:p w14:paraId="17CB702E" w14:textId="3F32E76D" w:rsidR="00F92074" w:rsidRPr="000C46B6" w:rsidRDefault="000269AF" w:rsidP="00496913">
      <w:pPr>
        <w:numPr>
          <w:ilvl w:val="0"/>
          <w:numId w:val="3"/>
        </w:numPr>
        <w:spacing w:after="120"/>
        <w:ind w:left="1080" w:hanging="357"/>
        <w:jc w:val="both"/>
        <w:rPr>
          <w:rFonts w:ascii="Times New Roman" w:eastAsia="Times New Roman" w:hAnsi="Times New Roman" w:cs="Times New Roman"/>
          <w:b/>
          <w:bCs/>
          <w:sz w:val="24"/>
          <w:szCs w:val="24"/>
        </w:rPr>
      </w:pPr>
      <w:r w:rsidRPr="000C46B6">
        <w:rPr>
          <w:rFonts w:ascii="Times New Roman" w:eastAsia="Times New Roman" w:hAnsi="Times New Roman" w:cs="Times New Roman"/>
          <w:b/>
          <w:bCs/>
          <w:sz w:val="24"/>
          <w:szCs w:val="24"/>
        </w:rPr>
        <w:t xml:space="preserve">Jelaskan </w:t>
      </w:r>
      <w:r w:rsidRPr="000C46B6">
        <w:rPr>
          <w:rFonts w:ascii="Times New Roman" w:eastAsia="Times New Roman" w:hAnsi="Times New Roman" w:cs="Times New Roman"/>
          <w:b/>
          <w:bCs/>
          <w:i/>
          <w:sz w:val="24"/>
          <w:szCs w:val="24"/>
        </w:rPr>
        <w:t>process framework</w:t>
      </w:r>
      <w:r w:rsidRPr="000C46B6">
        <w:rPr>
          <w:rFonts w:ascii="Times New Roman" w:eastAsia="Times New Roman" w:hAnsi="Times New Roman" w:cs="Times New Roman"/>
          <w:b/>
          <w:bCs/>
          <w:sz w:val="24"/>
          <w:szCs w:val="24"/>
        </w:rPr>
        <w:t xml:space="preserve"> dengan kata-kata </w:t>
      </w:r>
      <w:r w:rsidR="00C70B65" w:rsidRPr="000C46B6">
        <w:rPr>
          <w:rFonts w:ascii="Times New Roman" w:eastAsia="Times New Roman" w:hAnsi="Times New Roman" w:cs="Times New Roman"/>
          <w:b/>
          <w:bCs/>
          <w:sz w:val="24"/>
          <w:szCs w:val="24"/>
        </w:rPr>
        <w:t>Anda</w:t>
      </w:r>
      <w:r w:rsidRPr="000C46B6">
        <w:rPr>
          <w:rFonts w:ascii="Times New Roman" w:eastAsia="Times New Roman" w:hAnsi="Times New Roman" w:cs="Times New Roman"/>
          <w:b/>
          <w:bCs/>
          <w:sz w:val="24"/>
          <w:szCs w:val="24"/>
        </w:rPr>
        <w:t xml:space="preserve"> sendiri. Ketika dikatakan bahwa suatu </w:t>
      </w:r>
      <w:r w:rsidRPr="000C46B6">
        <w:rPr>
          <w:rFonts w:ascii="Times New Roman" w:eastAsia="Times New Roman" w:hAnsi="Times New Roman" w:cs="Times New Roman"/>
          <w:b/>
          <w:bCs/>
          <w:i/>
          <w:sz w:val="24"/>
          <w:szCs w:val="24"/>
        </w:rPr>
        <w:t>framework activities</w:t>
      </w:r>
      <w:r w:rsidRPr="000C46B6">
        <w:rPr>
          <w:rFonts w:ascii="Times New Roman" w:eastAsia="Times New Roman" w:hAnsi="Times New Roman" w:cs="Times New Roman"/>
          <w:b/>
          <w:bCs/>
          <w:sz w:val="24"/>
          <w:szCs w:val="24"/>
        </w:rPr>
        <w:t xml:space="preserve"> berlaku untuk semua proyek, apakah ini berarti tugas yang sama diterapkan untuk semua proyek, terlepas dari ukuran dan kompleksitasnya? Jelaskan.</w:t>
      </w:r>
    </w:p>
    <w:p w14:paraId="1EE50EC0" w14:textId="3AEB7E23" w:rsidR="000926D5" w:rsidRDefault="000926D5" w:rsidP="000926D5">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p>
    <w:p w14:paraId="402EDC59" w14:textId="775906F1" w:rsidR="008C50B6" w:rsidRDefault="005068D9" w:rsidP="000926D5">
      <w:pPr>
        <w:spacing w:after="120"/>
        <w:ind w:left="1080"/>
        <w:jc w:val="both"/>
        <w:rPr>
          <w:rFonts w:ascii="Times New Roman" w:eastAsia="Times New Roman" w:hAnsi="Times New Roman" w:cs="Times New Roman"/>
          <w:sz w:val="24"/>
          <w:szCs w:val="24"/>
        </w:rPr>
      </w:pPr>
      <w:r w:rsidRPr="005068D9">
        <w:rPr>
          <w:rFonts w:ascii="Times New Roman" w:eastAsia="Times New Roman" w:hAnsi="Times New Roman" w:cs="Times New Roman"/>
          <w:sz w:val="24"/>
          <w:szCs w:val="24"/>
        </w:rPr>
        <w:t>Process framework merupakan pembuatan fondasi dari suatu pengerjaan perangkat lunak dengan mengidentifikasi dan memilah aktivitas pengerjaan perangkat lunak secara garis besarnya. Framework activities berlaku untuk semua proyek tetapi tugas yang ada pada framework activities tersebut akan berbeda-beda bergantung kepada tahap pengerjaan proyeknya. Tahap proyek seperti komunikasi, perencanaan, pemodelan, konstruksi, dan deployment.</w:t>
      </w:r>
    </w:p>
    <w:p w14:paraId="729B5CDD" w14:textId="19816B6F" w:rsidR="00F92074" w:rsidRPr="000C46B6" w:rsidRDefault="000269AF">
      <w:pPr>
        <w:numPr>
          <w:ilvl w:val="0"/>
          <w:numId w:val="3"/>
        </w:numPr>
        <w:ind w:left="1080"/>
        <w:jc w:val="both"/>
        <w:rPr>
          <w:rFonts w:ascii="Times New Roman" w:eastAsia="Times New Roman" w:hAnsi="Times New Roman" w:cs="Times New Roman"/>
          <w:b/>
          <w:bCs/>
          <w:sz w:val="24"/>
          <w:szCs w:val="24"/>
        </w:rPr>
      </w:pPr>
      <w:r w:rsidRPr="000C46B6">
        <w:rPr>
          <w:rFonts w:ascii="Times New Roman" w:eastAsia="Times New Roman" w:hAnsi="Times New Roman" w:cs="Times New Roman"/>
          <w:b/>
          <w:bCs/>
          <w:i/>
          <w:sz w:val="24"/>
          <w:szCs w:val="24"/>
        </w:rPr>
        <w:t>Umbrella activities</w:t>
      </w:r>
      <w:r w:rsidRPr="000C46B6">
        <w:rPr>
          <w:rFonts w:ascii="Times New Roman" w:eastAsia="Times New Roman" w:hAnsi="Times New Roman" w:cs="Times New Roman"/>
          <w:b/>
          <w:bCs/>
          <w:sz w:val="24"/>
          <w:szCs w:val="24"/>
        </w:rPr>
        <w:t xml:space="preserve"> terjadi selama proses perangkat lunak. Apakah menurut </w:t>
      </w:r>
      <w:r w:rsidR="00C70B65" w:rsidRPr="000C46B6">
        <w:rPr>
          <w:rFonts w:ascii="Times New Roman" w:eastAsia="Times New Roman" w:hAnsi="Times New Roman" w:cs="Times New Roman"/>
          <w:b/>
          <w:bCs/>
          <w:sz w:val="24"/>
          <w:szCs w:val="24"/>
        </w:rPr>
        <w:t>Anda</w:t>
      </w:r>
      <w:r w:rsidRPr="000C46B6">
        <w:rPr>
          <w:rFonts w:ascii="Times New Roman" w:eastAsia="Times New Roman" w:hAnsi="Times New Roman" w:cs="Times New Roman"/>
          <w:b/>
          <w:bCs/>
          <w:sz w:val="24"/>
          <w:szCs w:val="24"/>
        </w:rPr>
        <w:t xml:space="preserve"> hal tersebut diterapkan secara merata di seluruh proses, atau adakah yang terkonsentrasi dalam satu atau lebih </w:t>
      </w:r>
      <w:r w:rsidRPr="000C46B6">
        <w:rPr>
          <w:rFonts w:ascii="Times New Roman" w:eastAsia="Times New Roman" w:hAnsi="Times New Roman" w:cs="Times New Roman"/>
          <w:b/>
          <w:bCs/>
          <w:i/>
          <w:sz w:val="24"/>
          <w:szCs w:val="24"/>
        </w:rPr>
        <w:t>framework activities</w:t>
      </w:r>
      <w:r w:rsidRPr="000C46B6">
        <w:rPr>
          <w:rFonts w:ascii="Times New Roman" w:eastAsia="Times New Roman" w:hAnsi="Times New Roman" w:cs="Times New Roman"/>
          <w:b/>
          <w:bCs/>
          <w:sz w:val="24"/>
          <w:szCs w:val="24"/>
        </w:rPr>
        <w:t>?</w:t>
      </w:r>
    </w:p>
    <w:p w14:paraId="15033A33" w14:textId="6F62A329" w:rsidR="000926D5" w:rsidRDefault="000926D5" w:rsidP="000926D5">
      <w:pPr>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wab :</w:t>
      </w:r>
    </w:p>
    <w:p w14:paraId="361A3D9A" w14:textId="7ECACD0A" w:rsidR="002E575D" w:rsidRDefault="002E575D" w:rsidP="000926D5">
      <w:pPr>
        <w:ind w:left="1080"/>
        <w:jc w:val="both"/>
        <w:rPr>
          <w:rFonts w:ascii="Times New Roman" w:eastAsia="Times New Roman" w:hAnsi="Times New Roman" w:cs="Times New Roman"/>
          <w:sz w:val="24"/>
          <w:szCs w:val="24"/>
        </w:rPr>
      </w:pPr>
      <w:r w:rsidRPr="002E575D">
        <w:rPr>
          <w:rFonts w:ascii="Times New Roman" w:eastAsia="Times New Roman" w:hAnsi="Times New Roman" w:cs="Times New Roman"/>
          <w:sz w:val="24"/>
          <w:szCs w:val="24"/>
        </w:rPr>
        <w:t>Iya, pada dasarnya Umbrella activities diterapkan secara merata pada seluruh proses software. Gunanya ialah untuk mengontrol kualitas, perubahan, dan kerusakan pada software.</w:t>
      </w:r>
    </w:p>
    <w:p w14:paraId="4D46876A" w14:textId="77777777" w:rsidR="00F92074" w:rsidRDefault="00F92074">
      <w:pPr>
        <w:jc w:val="both"/>
        <w:rPr>
          <w:rFonts w:ascii="Times New Roman" w:eastAsia="Times New Roman" w:hAnsi="Times New Roman" w:cs="Times New Roman"/>
          <w:sz w:val="24"/>
          <w:szCs w:val="24"/>
        </w:rPr>
      </w:pPr>
    </w:p>
    <w:p w14:paraId="25C5D489" w14:textId="77777777" w:rsidR="00F92074" w:rsidRDefault="000269AF">
      <w:pPr>
        <w:numPr>
          <w:ilvl w:val="0"/>
          <w:numId w:val="2"/>
        </w:num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ugas Proyek</w:t>
      </w:r>
      <w:r w:rsidR="00012874">
        <w:rPr>
          <w:rFonts w:ascii="Times New Roman" w:eastAsia="Times New Roman" w:hAnsi="Times New Roman" w:cs="Times New Roman"/>
          <w:b/>
          <w:sz w:val="24"/>
          <w:szCs w:val="24"/>
        </w:rPr>
        <w:t xml:space="preserve"> (Kelompok)</w:t>
      </w:r>
      <w:r w:rsidR="00496913">
        <w:rPr>
          <w:rFonts w:ascii="Times New Roman" w:eastAsia="Times New Roman" w:hAnsi="Times New Roman" w:cs="Times New Roman"/>
          <w:b/>
          <w:sz w:val="24"/>
          <w:szCs w:val="24"/>
        </w:rPr>
        <w:t xml:space="preserve"> </w:t>
      </w:r>
      <w:r w:rsidR="00496913">
        <w:rPr>
          <w:rFonts w:ascii="Times New Roman" w:eastAsia="Times New Roman" w:hAnsi="Times New Roman" w:cs="Times New Roman"/>
          <w:sz w:val="24"/>
          <w:szCs w:val="24"/>
        </w:rPr>
        <w:t>(</w:t>
      </w:r>
      <w:r w:rsidR="00496913" w:rsidRPr="008A14E1">
        <w:rPr>
          <w:rFonts w:ascii="Times New Roman" w:eastAsia="Times New Roman" w:hAnsi="Times New Roman" w:cs="Times New Roman"/>
          <w:b/>
          <w:sz w:val="24"/>
          <w:szCs w:val="24"/>
        </w:rPr>
        <w:t>Nilai: 60</w:t>
      </w:r>
      <w:r w:rsidR="00496913">
        <w:rPr>
          <w:rFonts w:ascii="Times New Roman" w:eastAsia="Times New Roman" w:hAnsi="Times New Roman" w:cs="Times New Roman"/>
          <w:sz w:val="24"/>
          <w:szCs w:val="24"/>
        </w:rPr>
        <w:t>)</w:t>
      </w:r>
    </w:p>
    <w:p w14:paraId="31775C3E" w14:textId="77777777" w:rsidR="00F92074" w:rsidRDefault="000269AF" w:rsidP="00496913">
      <w:pPr>
        <w:spacing w:after="120"/>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tugas proyek RPL ini, tim </w:t>
      </w:r>
      <w:r w:rsidR="00C70B65">
        <w:rPr>
          <w:rFonts w:ascii="Times New Roman" w:eastAsia="Times New Roman" w:hAnsi="Times New Roman" w:cs="Times New Roman"/>
          <w:sz w:val="24"/>
          <w:szCs w:val="24"/>
        </w:rPr>
        <w:t>Anda</w:t>
      </w:r>
      <w:r>
        <w:rPr>
          <w:rFonts w:ascii="Times New Roman" w:eastAsia="Times New Roman" w:hAnsi="Times New Roman" w:cs="Times New Roman"/>
          <w:sz w:val="24"/>
          <w:szCs w:val="24"/>
        </w:rPr>
        <w:t xml:space="preserve"> diminta untuk melakukan pengembangan perangkat lunak yang akan </w:t>
      </w:r>
      <w:r w:rsidR="00C70B65">
        <w:rPr>
          <w:rFonts w:ascii="Times New Roman" w:eastAsia="Times New Roman" w:hAnsi="Times New Roman" w:cs="Times New Roman"/>
          <w:sz w:val="24"/>
          <w:szCs w:val="24"/>
        </w:rPr>
        <w:t>Anda</w:t>
      </w:r>
      <w:r>
        <w:rPr>
          <w:rFonts w:ascii="Times New Roman" w:eastAsia="Times New Roman" w:hAnsi="Times New Roman" w:cs="Times New Roman"/>
          <w:sz w:val="24"/>
          <w:szCs w:val="24"/>
        </w:rPr>
        <w:t xml:space="preserve"> kerjakan selama 1 semester ke depan. Lengkapilah pertanyaan berikut:</w:t>
      </w:r>
    </w:p>
    <w:p w14:paraId="4B1A9382" w14:textId="6E7EBEC7" w:rsidR="00F92074" w:rsidRDefault="000269AF" w:rsidP="00496913">
      <w:pPr>
        <w:numPr>
          <w:ilvl w:val="0"/>
          <w:numId w:val="4"/>
        </w:num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ntukan topik perangkat lunak yang akan dikembangkan sesuai dengan jenis/kategori perangkat lunak.</w:t>
      </w:r>
    </w:p>
    <w:p w14:paraId="174B30AE" w14:textId="77777777" w:rsidR="005068D9" w:rsidRDefault="00EE4404" w:rsidP="00BC1FF7">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wab : </w:t>
      </w:r>
    </w:p>
    <w:p w14:paraId="0F69D01B" w14:textId="47BC2102" w:rsidR="00BC1FF7" w:rsidRDefault="005068D9" w:rsidP="00BC1FF7">
      <w:pPr>
        <w:spacing w:after="120"/>
        <w:ind w:left="1080"/>
        <w:jc w:val="both"/>
        <w:rPr>
          <w:rFonts w:ascii="Times New Roman" w:eastAsia="Times New Roman" w:hAnsi="Times New Roman" w:cs="Times New Roman"/>
          <w:sz w:val="24"/>
          <w:szCs w:val="24"/>
        </w:rPr>
      </w:pPr>
      <w:r w:rsidRPr="005068D9">
        <w:rPr>
          <w:rFonts w:ascii="Times New Roman" w:eastAsia="Times New Roman" w:hAnsi="Times New Roman" w:cs="Times New Roman"/>
          <w:sz w:val="24"/>
          <w:szCs w:val="24"/>
        </w:rPr>
        <w:t>Aplikasi berbasis website penunjang perkuliahan.</w:t>
      </w:r>
    </w:p>
    <w:p w14:paraId="5599CC06" w14:textId="0E720241" w:rsidR="00F92074" w:rsidRDefault="000269AF" w:rsidP="00496913">
      <w:pPr>
        <w:numPr>
          <w:ilvl w:val="0"/>
          <w:numId w:val="4"/>
        </w:num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at deskripsi dan tujuan dari perangkat lunak tersebut.</w:t>
      </w:r>
    </w:p>
    <w:p w14:paraId="46CD36B4" w14:textId="064C9593" w:rsidR="00EE4404" w:rsidRDefault="00EE4404" w:rsidP="00EE4404">
      <w:pPr>
        <w:spacing w:after="120"/>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wab : </w:t>
      </w:r>
    </w:p>
    <w:p w14:paraId="0834EE4E" w14:textId="50F1AFDD" w:rsidR="00F92074" w:rsidRDefault="005068D9" w:rsidP="00B91347">
      <w:pPr>
        <w:spacing w:after="120"/>
        <w:ind w:left="1080"/>
        <w:jc w:val="both"/>
        <w:rPr>
          <w:rFonts w:ascii="Times New Roman" w:eastAsia="Times New Roman" w:hAnsi="Times New Roman" w:cs="Times New Roman"/>
          <w:sz w:val="24"/>
          <w:szCs w:val="24"/>
        </w:rPr>
      </w:pPr>
      <w:r w:rsidRPr="005068D9">
        <w:rPr>
          <w:rFonts w:ascii="Times New Roman" w:eastAsia="Times New Roman" w:hAnsi="Times New Roman" w:cs="Times New Roman"/>
          <w:sz w:val="24"/>
          <w:szCs w:val="24"/>
        </w:rPr>
        <w:t>Aplikasi ini akan berisi beberapa fitur penunjang perkuliahan ataupun kegiatan sehari-hari, seperti to-do list, podomoro timer, dan jadwal kegiatan. Aplikasi ini bertujuan untuk mengatur mahasiswa agar bisa lebih teratur dalam berkegiatan dan memiliki manajemen waktu yang baik.</w:t>
      </w:r>
    </w:p>
    <w:sectPr w:rsidR="00F92074" w:rsidSect="00496913">
      <w:footerReference w:type="default" r:id="rId8"/>
      <w:pgSz w:w="12240" w:h="15840"/>
      <w:pgMar w:top="1701" w:right="1701" w:bottom="1701"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9B51E" w14:textId="77777777" w:rsidR="00BC5FD3" w:rsidRDefault="00BC5FD3" w:rsidP="00997BBB">
      <w:pPr>
        <w:spacing w:line="240" w:lineRule="auto"/>
      </w:pPr>
      <w:r>
        <w:separator/>
      </w:r>
    </w:p>
  </w:endnote>
  <w:endnote w:type="continuationSeparator" w:id="0">
    <w:p w14:paraId="06FBA222" w14:textId="77777777" w:rsidR="00BC5FD3" w:rsidRDefault="00BC5FD3" w:rsidP="00997B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5629117"/>
      <w:docPartObj>
        <w:docPartGallery w:val="Page Numbers (Bottom of Page)"/>
        <w:docPartUnique/>
      </w:docPartObj>
    </w:sdtPr>
    <w:sdtContent>
      <w:sdt>
        <w:sdtPr>
          <w:id w:val="1728636285"/>
          <w:docPartObj>
            <w:docPartGallery w:val="Page Numbers (Top of Page)"/>
            <w:docPartUnique/>
          </w:docPartObj>
        </w:sdtPr>
        <w:sdtContent>
          <w:p w14:paraId="4B3BC357" w14:textId="77777777" w:rsidR="00997BBB" w:rsidRDefault="00997BB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C70B65">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C70B65">
              <w:rPr>
                <w:b/>
                <w:bCs/>
                <w:noProof/>
              </w:rPr>
              <w:t>2</w:t>
            </w:r>
            <w:r>
              <w:rPr>
                <w:b/>
                <w:bCs/>
                <w:sz w:val="24"/>
                <w:szCs w:val="24"/>
              </w:rPr>
              <w:fldChar w:fldCharType="end"/>
            </w:r>
          </w:p>
        </w:sdtContent>
      </w:sdt>
    </w:sdtContent>
  </w:sdt>
  <w:p w14:paraId="4EC1ABC2" w14:textId="77777777" w:rsidR="00997BBB" w:rsidRDefault="00997B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94F8B" w14:textId="77777777" w:rsidR="00BC5FD3" w:rsidRDefault="00BC5FD3" w:rsidP="00997BBB">
      <w:pPr>
        <w:spacing w:line="240" w:lineRule="auto"/>
      </w:pPr>
      <w:r>
        <w:separator/>
      </w:r>
    </w:p>
  </w:footnote>
  <w:footnote w:type="continuationSeparator" w:id="0">
    <w:p w14:paraId="3334301B" w14:textId="77777777" w:rsidR="00BC5FD3" w:rsidRDefault="00BC5FD3" w:rsidP="00997BB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942"/>
    <w:multiLevelType w:val="hybridMultilevel"/>
    <w:tmpl w:val="E8D827FE"/>
    <w:lvl w:ilvl="0" w:tplc="86B8C3BE">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5870E26"/>
    <w:multiLevelType w:val="multilevel"/>
    <w:tmpl w:val="FF5612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9771E0D"/>
    <w:multiLevelType w:val="hybridMultilevel"/>
    <w:tmpl w:val="57A25CC4"/>
    <w:lvl w:ilvl="0" w:tplc="3772A2F6">
      <w:numFmt w:val="bullet"/>
      <w:lvlText w:val="-"/>
      <w:lvlJc w:val="left"/>
      <w:pPr>
        <w:ind w:left="1440" w:hanging="360"/>
      </w:pPr>
      <w:rPr>
        <w:rFonts w:ascii="Times New Roman" w:eastAsia="Times New Roman"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 w15:restartNumberingAfterBreak="0">
    <w:nsid w:val="221772E4"/>
    <w:multiLevelType w:val="multilevel"/>
    <w:tmpl w:val="B8F64F9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592813B3"/>
    <w:multiLevelType w:val="multilevel"/>
    <w:tmpl w:val="F686247A"/>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B784B55"/>
    <w:multiLevelType w:val="multilevel"/>
    <w:tmpl w:val="5D0C06C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1040086513">
    <w:abstractNumId w:val="1"/>
  </w:num>
  <w:num w:numId="2" w16cid:durableId="791217140">
    <w:abstractNumId w:val="4"/>
  </w:num>
  <w:num w:numId="3" w16cid:durableId="73013834">
    <w:abstractNumId w:val="5"/>
  </w:num>
  <w:num w:numId="4" w16cid:durableId="1711418907">
    <w:abstractNumId w:val="3"/>
  </w:num>
  <w:num w:numId="5" w16cid:durableId="1441142942">
    <w:abstractNumId w:val="2"/>
  </w:num>
  <w:num w:numId="6" w16cid:durableId="1883052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074"/>
    <w:rsid w:val="00012874"/>
    <w:rsid w:val="000269AF"/>
    <w:rsid w:val="000926D5"/>
    <w:rsid w:val="000C46B6"/>
    <w:rsid w:val="00275B42"/>
    <w:rsid w:val="002E575D"/>
    <w:rsid w:val="003129B7"/>
    <w:rsid w:val="00406F06"/>
    <w:rsid w:val="0042470E"/>
    <w:rsid w:val="00432086"/>
    <w:rsid w:val="00496913"/>
    <w:rsid w:val="005068D9"/>
    <w:rsid w:val="00555658"/>
    <w:rsid w:val="00572D9A"/>
    <w:rsid w:val="008C50B6"/>
    <w:rsid w:val="00997BBB"/>
    <w:rsid w:val="00B05729"/>
    <w:rsid w:val="00B91347"/>
    <w:rsid w:val="00BC1FF7"/>
    <w:rsid w:val="00BC5FD3"/>
    <w:rsid w:val="00C70B65"/>
    <w:rsid w:val="00CE3B46"/>
    <w:rsid w:val="00DB2482"/>
    <w:rsid w:val="00E02DE7"/>
    <w:rsid w:val="00E03056"/>
    <w:rsid w:val="00EE4404"/>
    <w:rsid w:val="00F920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F5F52"/>
  <w15:docId w15:val="{77C7231F-2B21-40A4-97C1-84402E161E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997BBB"/>
    <w:pPr>
      <w:tabs>
        <w:tab w:val="center" w:pos="4680"/>
        <w:tab w:val="right" w:pos="9360"/>
      </w:tabs>
      <w:spacing w:line="240" w:lineRule="auto"/>
    </w:pPr>
  </w:style>
  <w:style w:type="character" w:customStyle="1" w:styleId="HeaderChar">
    <w:name w:val="Header Char"/>
    <w:basedOn w:val="DefaultParagraphFont"/>
    <w:link w:val="Header"/>
    <w:uiPriority w:val="99"/>
    <w:rsid w:val="00997BBB"/>
  </w:style>
  <w:style w:type="paragraph" w:styleId="Footer">
    <w:name w:val="footer"/>
    <w:basedOn w:val="Normal"/>
    <w:link w:val="FooterChar"/>
    <w:uiPriority w:val="99"/>
    <w:unhideWhenUsed/>
    <w:rsid w:val="00997BBB"/>
    <w:pPr>
      <w:tabs>
        <w:tab w:val="center" w:pos="4680"/>
        <w:tab w:val="right" w:pos="9360"/>
      </w:tabs>
      <w:spacing w:line="240" w:lineRule="auto"/>
    </w:pPr>
  </w:style>
  <w:style w:type="character" w:customStyle="1" w:styleId="FooterChar">
    <w:name w:val="Footer Char"/>
    <w:basedOn w:val="DefaultParagraphFont"/>
    <w:link w:val="Footer"/>
    <w:uiPriority w:val="99"/>
    <w:rsid w:val="00997BBB"/>
  </w:style>
  <w:style w:type="paragraph" w:styleId="ListParagraph">
    <w:name w:val="List Paragraph"/>
    <w:basedOn w:val="Normal"/>
    <w:uiPriority w:val="34"/>
    <w:qFormat/>
    <w:rsid w:val="000926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4</Pages>
  <Words>935</Words>
  <Characters>6176</Characters>
  <Application>Microsoft Office Word</Application>
  <DocSecurity>0</DocSecurity>
  <Lines>137</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uthia Rachmaniah</dc:creator>
  <cp:lastModifiedBy>Halida Fiadnin</cp:lastModifiedBy>
  <cp:revision>11</cp:revision>
  <dcterms:created xsi:type="dcterms:W3CDTF">2023-01-24T03:37:00Z</dcterms:created>
  <dcterms:modified xsi:type="dcterms:W3CDTF">2023-01-30T15:18:00Z</dcterms:modified>
</cp:coreProperties>
</file>